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rsidR="00CA2988" w:rsidRDefault="00CA2988" w:rsidP="00CA2988">
      <w:pPr>
        <w:pStyle w:val="PARA"/>
      </w:pPr>
    </w:p>
    <w:p w:rsidR="00CA2988" w:rsidRDefault="00CA2988" w:rsidP="00CA2988">
      <w:pPr>
        <w:pStyle w:val="PARA"/>
      </w:pPr>
    </w:p>
    <w:p w:rsidR="00CA2988" w:rsidRPr="00CA2988" w:rsidRDefault="00A81BF9"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r>
                    <w:rPr>
                      <w:rFonts w:ascii="Cambria Math" w:hAnsi="Cambria Math"/>
                      <w:sz w:val="18"/>
                      <w:szCs w:val="18"/>
                    </w:rPr>
                    <m:t xml:space="preserve">  </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r>
                        <w:rPr>
                          <w:rFonts w:ascii="Cambria Math" w:hAnsi="Cambria Math"/>
                          <w:sz w:val="18"/>
                          <w:szCs w:val="18"/>
                        </w:rPr>
                        <m:t xml:space="preserve">  </m:t>
                      </m:r>
                      <m:r>
                        <w:rPr>
                          <w:rFonts w:ascii="Cambria Math" w:hAnsi="Cambria Math"/>
                          <w:sz w:val="18"/>
                          <w:szCs w:val="18"/>
                        </w:rPr>
                        <m:t xml:space="preserve">             </m:t>
                      </m:r>
                    </m:den>
                  </m:f>
                  <m:r>
                    <w:rPr>
                      <w:rFonts w:ascii="Cambria Math" w:hAnsi="Cambria Math"/>
                      <w:sz w:val="18"/>
                      <w:szCs w:val="18"/>
                    </w:rPr>
                    <m:t>(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A81BF9"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w:t>
      </w:r>
      <w:r w:rsidR="0077043A">
        <w:rPr>
          <w:sz w:val="18"/>
          <w:szCs w:val="18"/>
        </w:rPr>
        <w:t>3</w:t>
      </w:r>
      <w:r w:rsidR="00CA2988" w:rsidRPr="00CA2988">
        <w:rPr>
          <w:sz w:val="18"/>
          <w:szCs w:val="18"/>
        </w:rPr>
        <w:t>)</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A81BF9"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A81BF9"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615BE6"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E05F8" w:rsidP="00615BE6">
      <w:pPr>
        <w:pStyle w:val="FigCaption"/>
        <w:spacing w:before="0"/>
      </w:pP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w:t>
      </w:r>
      <w:r w:rsidR="008D6FA6">
        <w:rPr>
          <w:rFonts w:cs="Times New Roman"/>
        </w:rPr>
        <w:lastRenderedPageBreak/>
        <w:t xml:space="preserve">hyperplanes to divide features into various spaces. The 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CA2988" w:rsidRPr="003C4EA9" w:rsidRDefault="00CA2988" w:rsidP="003C4EA9">
      <w:pPr>
        <w:pStyle w:val="PARAIndent"/>
        <w:rPr>
          <w:rFonts w:cs="Times New Roman"/>
        </w:rPr>
      </w:pPr>
    </w:p>
    <w:p w:rsidR="008D6FA6" w:rsidRPr="00AA236B" w:rsidRDefault="008D6FA6"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8D6FA6"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615BE6"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p>
    <w:p w:rsidR="00376772" w:rsidRDefault="00376772" w:rsidP="00615BE6">
      <w:pPr>
        <w:pStyle w:val="FigCaption"/>
        <w:spacing w:before="0"/>
      </w:pP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lastRenderedPageBreak/>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A75C80"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w:t>
      </w:r>
      <w:r w:rsidR="003E776E">
        <w:t>:</w:t>
      </w:r>
    </w:p>
    <w:p w:rsidR="003E776E" w:rsidRDefault="003E776E" w:rsidP="003C3D65">
      <w:pPr>
        <w:pStyle w:val="PARAIndent"/>
      </w:pPr>
    </w:p>
    <w:p w:rsidR="00020D8E" w:rsidRDefault="0049660D"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8C3452"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rsidR="003E776E" w:rsidRDefault="003E776E" w:rsidP="003E776E">
      <w:pPr>
        <w:pStyle w:val="PARAIndent"/>
      </w:pPr>
    </w:p>
    <w:p w:rsidR="00460A89" w:rsidRPr="00460A89" w:rsidRDefault="003C3D65" w:rsidP="003C3D65">
      <w:pPr>
        <w:pStyle w:val="PARAIndent"/>
      </w:pPr>
      <w:r>
        <w:t xml:space="preserve">Th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 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w:t>
      </w:r>
      <w:r>
        <w:t xml:space="preserve">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7E236B" w:rsidRDefault="007E236B"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CE52BF" w:rsidRDefault="00460A89" w:rsidP="00CE52BF">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lastRenderedPageBreak/>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demand, more tuning actions are needed in the pricing stage. MAE and MAPE are common metric to measure the prediction accuracy of models. </w:t>
      </w:r>
      <w:r w:rsidR="00A81BF9">
        <w:t xml:space="preserve">SDE is </w:t>
      </w:r>
      <w:r w:rsidR="005E63C9">
        <w:t xml:space="preserve">used to measure </w:t>
      </w:r>
      <w:r w:rsidR="00CE52BF">
        <w:t xml:space="preserve">the variance of predicted values: </w:t>
      </w:r>
    </w:p>
    <w:p w:rsidR="003D7D6B" w:rsidRPr="007E236B" w:rsidRDefault="00CE52BF"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r>
                            <w:rPr>
                              <w:rFonts w:ascii="Cambria Math" w:hAnsi="Cambria Math"/>
                              <w:sz w:val="16"/>
                              <w:szCs w:val="16"/>
                            </w:rPr>
                            <m:t>, i</m:t>
                          </m:r>
                        </m:sub>
                      </m:sSub>
                    </m:e>
                  </m:acc>
                  <m:r>
                    <w:rPr>
                      <w:rFonts w:ascii="Cambria Math" w:hAnsi="Cambria Math"/>
                      <w:sz w:val="16"/>
                      <w:szCs w:val="16"/>
                    </w:rPr>
                    <m:t>-</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t>
          </m:r>
          <m:r>
            <w:rPr>
              <w:rFonts w:ascii="Cambria Math" w:hAnsi="Cambria Math"/>
              <w:sz w:val="16"/>
              <w:szCs w:val="16"/>
            </w:rPr>
            <m:t>M</m:t>
          </m:r>
          <m:r>
            <w:rPr>
              <w:rFonts w:ascii="Cambria Math" w:hAnsi="Cambria Math"/>
              <w:sz w:val="16"/>
              <w:szCs w:val="16"/>
            </w:rPr>
            <m:t>P</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CE52BF" w:rsidRPr="007E236B" w:rsidRDefault="00CE52BF" w:rsidP="001679EF">
      <w:pPr>
        <w:pStyle w:val="PARAIndent"/>
        <w:spacing w:before="120" w:after="120" w:line="240" w:lineRule="auto"/>
        <w:ind w:firstLine="202"/>
        <w:rPr>
          <w:sz w:val="18"/>
          <w:szCs w:val="18"/>
        </w:rPr>
      </w:pPr>
    </w:p>
    <w:p w:rsidR="003D7D6B" w:rsidRPr="007E236B" w:rsidRDefault="003D7D6B" w:rsidP="003D7D6B">
      <w:pPr>
        <w:pStyle w:val="PARAIndent"/>
        <w:spacing w:before="120" w:after="120" w:line="240" w:lineRule="auto"/>
        <w:ind w:firstLine="202"/>
        <w:rPr>
          <w:sz w:val="16"/>
          <w:szCs w:val="16"/>
        </w:rPr>
      </w:pPr>
      <m:oMathPara>
        <m:oMath>
          <m:r>
            <w:rPr>
              <w:rFonts w:ascii="Cambria Math" w:hAnsi="Cambria Math"/>
              <w:sz w:val="16"/>
              <w:szCs w:val="16"/>
            </w:rPr>
            <m:t>M</m:t>
          </m:r>
          <m:r>
            <w:rPr>
              <w:rFonts w:ascii="Cambria Math" w:hAnsi="Cambria Math"/>
              <w:sz w:val="16"/>
              <w:szCs w:val="16"/>
            </w:rPr>
            <m:t>A</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xml:space="preserve">| </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6"/>
              <w:szCs w:val="16"/>
            </w:rPr>
            <m:t>M</m:t>
          </m:r>
          <m:r>
            <w:rPr>
              <w:rFonts w:ascii="Cambria Math" w:hAnsi="Cambria Math"/>
              <w:sz w:val="16"/>
              <w:szCs w:val="16"/>
            </w:rPr>
            <m:t>AP</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3D7D6B" w:rsidRPr="007E236B" w:rsidRDefault="003D7D6B" w:rsidP="003D7D6B">
      <w:pPr>
        <w:pStyle w:val="PARAIndent"/>
        <w:spacing w:before="120" w:after="120" w:line="240" w:lineRule="auto"/>
        <w:ind w:firstLine="202"/>
        <w:rPr>
          <w:sz w:val="18"/>
          <w:szCs w:val="18"/>
        </w:rPr>
      </w:pPr>
      <m:oMathPara>
        <m:oMath>
          <m:r>
            <w:rPr>
              <w:rFonts w:ascii="Cambria Math" w:hAnsi="Cambria Math"/>
              <w:sz w:val="18"/>
              <w:szCs w:val="18"/>
            </w:rPr>
            <m:t xml:space="preserve"> </m:t>
          </m:r>
        </m:oMath>
      </m:oMathPara>
    </w:p>
    <w:p w:rsidR="003D7D6B" w:rsidRPr="007E236B" w:rsidRDefault="003D7D6B" w:rsidP="003D7D6B">
      <w:pPr>
        <w:pStyle w:val="PARAIndent"/>
        <w:spacing w:before="120" w:after="120" w:line="240" w:lineRule="auto"/>
        <w:ind w:firstLine="202"/>
        <w:rPr>
          <w:sz w:val="16"/>
          <w:szCs w:val="16"/>
        </w:rPr>
      </w:pPr>
      <m:oMathPara>
        <m:oMath>
          <m:r>
            <w:rPr>
              <w:rFonts w:ascii="Cambria Math" w:hAnsi="Cambria Math"/>
              <w:sz w:val="16"/>
              <w:szCs w:val="16"/>
            </w:rPr>
            <m:t>SDE</m:t>
          </m:r>
          <m:r>
            <w:rPr>
              <w:rFonts w:ascii="Cambria Math" w:hAnsi="Cambria Math"/>
              <w:sz w:val="16"/>
              <w:szCs w:val="16"/>
            </w:rPr>
            <m:t xml:space="preserv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rsidR="003D7D6B" w:rsidRPr="003D7D6B" w:rsidRDefault="003D7D6B" w:rsidP="001679EF">
      <w:pPr>
        <w:pStyle w:val="PARAIndent"/>
        <w:spacing w:before="120" w:after="120" w:line="240" w:lineRule="auto"/>
        <w:ind w:firstLine="202"/>
      </w:pPr>
    </w:p>
    <w:p w:rsidR="009F676F" w:rsidRDefault="00F17FA4" w:rsidP="00CE52BF">
      <w:pPr>
        <w:pStyle w:val="PARAIndent"/>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by ME and MPE</w:t>
      </w:r>
      <w:r w:rsidR="009A4F61">
        <w:t xml:space="preserve">). SVR, among all machine learning models, have a superior performance in accuracy (either MAE or </w:t>
      </w:r>
      <w:r w:rsidR="00186EFD">
        <w:t>MAPE)</w:t>
      </w:r>
      <w:r w:rsidR="00B6360C">
        <w:t xml:space="preserve"> and variance (measured in SDE)</w:t>
      </w:r>
      <w:r w:rsidR="00186EFD">
        <w:t xml:space="preserve">. However, machine learning models do take significantly </w:t>
      </w:r>
      <w:r w:rsidR="005771FB">
        <w:t xml:space="preserve">longer </w:t>
      </w:r>
      <w:r w:rsidR="0090638F">
        <w:t xml:space="preserve">modeling time. </w:t>
      </w:r>
      <w:r w:rsidR="00D63B34">
        <w:t>Similar results are confirmed in the robust test</w:t>
      </w:r>
      <w:r w:rsidR="00E52C2E">
        <w:t xml:space="preserve"> in </w:t>
      </w:r>
      <w:r w:rsidR="00E52C2E" w:rsidRPr="00E52C2E">
        <w:rPr>
          <w:highlight w:val="cyan"/>
        </w:rPr>
        <w:t>Table X</w:t>
      </w:r>
      <w:r w:rsidR="00D63B34" w:rsidRPr="00E52C2E">
        <w:rPr>
          <w:highlight w:val="cyan"/>
        </w:rPr>
        <w:t>.</w:t>
      </w:r>
      <w:r w:rsidR="009F676F">
        <w:t xml:space="preserve"> </w:t>
      </w:r>
    </w:p>
    <w:p w:rsidR="009F676F" w:rsidRDefault="009F676F" w:rsidP="00D909D1">
      <w:pPr>
        <w:pStyle w:val="PARAIndent"/>
        <w:spacing w:after="120"/>
        <w:ind w:firstLine="202"/>
      </w:pPr>
      <w:r>
        <w:t xml:space="preserve">To have a closer look, Multiplicative Pickup and Neural Network tend to under-estimate hotel demand, while all other models predict a higher demand. Except for Neural Network and K-NN, machine learning models tend to have MEs lower than 1 and MPEs lower than 0.13. In terms of accuracy, all models except multiplicative pickup and neural network have MAEs from 5 to 6, and MAPE from 0.2 to 0.3. In other words, when predicting future hotel arrivals, both pickup models and machine learning models tend to over-estimate the demand by around 5 rooms, among which the SVR model has the lowest error with 5.104. Similar results are presented in the robust test as well: SVR has the lowest MAE and SDE followed by Regression and Random Forest.  </w:t>
      </w:r>
    </w:p>
    <w:p w:rsidR="007E236B" w:rsidRDefault="007E236B" w:rsidP="00D909D1">
      <w:pPr>
        <w:pStyle w:val="PARAIndent"/>
        <w:spacing w:after="120"/>
        <w:ind w:firstLine="202"/>
        <w:sectPr w:rsidR="007E236B" w:rsidSect="007E236B">
          <w:footerReference w:type="default" r:id="rId13"/>
          <w:type w:val="continuous"/>
          <w:pgSz w:w="11520" w:h="15660" w:code="1"/>
          <w:pgMar w:top="1300" w:right="740" w:bottom="1040" w:left="740" w:header="360" w:footer="640" w:gutter="0"/>
          <w:cols w:num="2" w:space="400"/>
          <w:docGrid w:linePitch="360"/>
        </w:sectPr>
      </w:pPr>
    </w:p>
    <w:p w:rsidR="009F676F" w:rsidRDefault="009F676F" w:rsidP="00D909D1">
      <w:pPr>
        <w:pStyle w:val="PARAIndent"/>
        <w:spacing w:after="120"/>
        <w:ind w:firstLine="202"/>
      </w:pPr>
      <w:r>
        <w:t>Therefore, we can accept H1 stating that machine learning models, specifically SVR, has higher performances in either bias, accuracy, or variance.</w:t>
      </w:r>
    </w:p>
    <w:p w:rsidR="00332D39" w:rsidRPr="00AA236B" w:rsidRDefault="00332D39" w:rsidP="00332D39">
      <w:pPr>
        <w:pStyle w:val="FigCaption"/>
        <w:rPr>
          <w:rStyle w:val="CaptionColor"/>
        </w:rPr>
      </w:pPr>
      <w:r w:rsidRPr="00AA236B">
        <w:rPr>
          <w:rStyle w:val="CaptionColor"/>
        </w:rPr>
        <w:t xml:space="preserve">TABLE </w:t>
      </w:r>
      <w:r>
        <w:rPr>
          <w:rStyle w:val="CaptionColor"/>
        </w:rPr>
        <w:t>2</w:t>
      </w:r>
      <w:r>
        <w:rPr>
          <w:rStyle w:val="CaptionColor"/>
        </w:rPr>
        <w:t>.</w:t>
      </w:r>
    </w:p>
    <w:p w:rsidR="00332D39" w:rsidRDefault="00332D39" w:rsidP="00332D39">
      <w:pPr>
        <w:pStyle w:val="FigCaption"/>
        <w:spacing w:before="0"/>
      </w:pPr>
      <w:r>
        <w:t xml:space="preserve">Models Performances </w:t>
      </w:r>
      <w:r w:rsidR="00E46205">
        <w:t>when Predicting Hotel Demand with ROHs</w:t>
      </w:r>
    </w:p>
    <w:p w:rsidR="00D53701" w:rsidRDefault="00D53701" w:rsidP="00D53701">
      <w:pPr>
        <w:rPr>
          <w:sz w:val="20"/>
          <w:szCs w:val="20"/>
        </w:rPr>
      </w:pPr>
    </w:p>
    <w:p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07"/>
        <w:gridCol w:w="710"/>
        <w:gridCol w:w="656"/>
        <w:gridCol w:w="576"/>
        <w:gridCol w:w="630"/>
        <w:gridCol w:w="661"/>
        <w:gridCol w:w="763"/>
        <w:gridCol w:w="222"/>
        <w:gridCol w:w="710"/>
        <w:gridCol w:w="656"/>
        <w:gridCol w:w="576"/>
        <w:gridCol w:w="630"/>
        <w:gridCol w:w="661"/>
        <w:gridCol w:w="763"/>
      </w:tblGrid>
      <w:tr w:rsidR="00D53701" w:rsidRPr="00855FA7" w:rsidTr="00A81BF9">
        <w:trPr>
          <w:trHeight w:val="288"/>
        </w:trPr>
        <w:tc>
          <w:tcPr>
            <w:tcW w:w="0" w:type="auto"/>
            <w:tcBorders>
              <w:top w:val="double" w:sz="4" w:space="0" w:color="auto"/>
              <w:left w:val="nil"/>
              <w:bottom w:val="nil"/>
              <w:right w:val="nil"/>
            </w:tcBorders>
            <w:shd w:val="clear" w:color="auto" w:fill="auto"/>
            <w:noWrap/>
            <w:vAlign w:val="bottom"/>
          </w:tcPr>
          <w:p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D53701" w:rsidRPr="00855FA7" w:rsidRDefault="00D53701" w:rsidP="00A81BF9">
            <w:pPr>
              <w:jc w:val="center"/>
              <w:rPr>
                <w:color w:val="000000"/>
                <w:sz w:val="16"/>
                <w:szCs w:val="16"/>
              </w:rPr>
            </w:pPr>
            <w:r>
              <w:rPr>
                <w:color w:val="000000"/>
                <w:sz w:val="16"/>
                <w:szCs w:val="16"/>
              </w:rPr>
              <w:t>With the Whole Booking Curve</w:t>
            </w:r>
          </w:p>
        </w:tc>
      </w:tr>
      <w:tr w:rsidR="00D53701" w:rsidRPr="00855FA7" w:rsidTr="00A81BF9">
        <w:trPr>
          <w:trHeight w:val="288"/>
        </w:trPr>
        <w:tc>
          <w:tcPr>
            <w:tcW w:w="0" w:type="auto"/>
            <w:tcBorders>
              <w:top w:val="nil"/>
              <w:left w:val="nil"/>
              <w:bottom w:val="nil"/>
              <w:right w:val="nil"/>
            </w:tcBorders>
            <w:shd w:val="clear" w:color="auto" w:fill="auto"/>
            <w:noWrap/>
            <w:vAlign w:val="bottom"/>
            <w:hideMark/>
          </w:tcPr>
          <w:p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Time (s)</w:t>
            </w:r>
          </w:p>
        </w:tc>
        <w:tc>
          <w:tcPr>
            <w:tcW w:w="0" w:type="auto"/>
            <w:tcBorders>
              <w:left w:val="nil"/>
              <w:bottom w:val="nil"/>
            </w:tcBorders>
          </w:tcPr>
          <w:p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Time (s)</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Additive Pickup</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3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7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67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6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51</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390</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ultiplicative Pickup</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2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15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9.14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03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2</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383</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06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26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54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4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8</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w:t>
            </w:r>
            <w:r>
              <w:rPr>
                <w:color w:val="000000"/>
                <w:sz w:val="16"/>
                <w:szCs w:val="16"/>
              </w:rPr>
              <w:t>133</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4.27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4.55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8.11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397</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415</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46.707</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85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38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83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30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9.904</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285</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26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76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7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8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2.952</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64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61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94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0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509</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71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8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70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09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312.845</w:t>
            </w:r>
          </w:p>
        </w:tc>
      </w:tr>
      <w:tr w:rsidR="00D53701" w:rsidRPr="00855FA7" w:rsidTr="00A81BF9">
        <w:trPr>
          <w:trHeight w:val="288"/>
        </w:trPr>
        <w:tc>
          <w:tcPr>
            <w:tcW w:w="0" w:type="auto"/>
            <w:tcBorders>
              <w:top w:val="nil"/>
              <w:left w:val="nil"/>
              <w:right w:val="nil"/>
            </w:tcBorders>
            <w:shd w:val="clear" w:color="auto" w:fill="auto"/>
            <w:noWrap/>
            <w:vAlign w:val="center"/>
            <w:hideMark/>
          </w:tcPr>
          <w:p w:rsidR="00D53701" w:rsidRPr="00855FA7" w:rsidRDefault="00D53701"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8.293</w:t>
            </w:r>
          </w:p>
        </w:tc>
        <w:tc>
          <w:tcPr>
            <w:tcW w:w="0" w:type="auto"/>
            <w:tcBorders>
              <w:top w:val="nil"/>
              <w:left w:val="nil"/>
            </w:tcBorders>
          </w:tcPr>
          <w:p w:rsidR="00D53701" w:rsidRPr="00855FA7" w:rsidRDefault="00D53701" w:rsidP="00A81BF9">
            <w:pPr>
              <w:jc w:val="right"/>
              <w:rPr>
                <w:color w:val="000000"/>
                <w:sz w:val="16"/>
                <w:szCs w:val="16"/>
              </w:rPr>
            </w:pPr>
          </w:p>
        </w:tc>
        <w:tc>
          <w:tcPr>
            <w:tcW w:w="0" w:type="auto"/>
            <w:tcBorders>
              <w:top w:val="nil"/>
              <w:left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70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3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72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2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26.108</w:t>
            </w:r>
          </w:p>
        </w:tc>
      </w:tr>
      <w:tr w:rsidR="00D53701" w:rsidRPr="00855FA7" w:rsidTr="00A81BF9">
        <w:trPr>
          <w:trHeight w:val="288"/>
        </w:trPr>
        <w:tc>
          <w:tcPr>
            <w:tcW w:w="0" w:type="auto"/>
            <w:tcBorders>
              <w:top w:val="nil"/>
              <w:left w:val="nil"/>
              <w:right w:val="nil"/>
            </w:tcBorders>
            <w:shd w:val="clear" w:color="auto" w:fill="auto"/>
            <w:noWrap/>
            <w:vAlign w:val="bottom"/>
          </w:tcPr>
          <w:p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rsidR="00D53701" w:rsidRPr="00855FA7" w:rsidRDefault="00D53701" w:rsidP="00A81BF9">
            <w:pPr>
              <w:jc w:val="center"/>
              <w:rPr>
                <w:color w:val="000000"/>
                <w:sz w:val="16"/>
                <w:szCs w:val="16"/>
              </w:rPr>
            </w:pPr>
            <w:r>
              <w:rPr>
                <w:color w:val="000000"/>
                <w:sz w:val="16"/>
                <w:szCs w:val="16"/>
              </w:rPr>
              <w:t>With the Whole Booking Curve (Robust Test)</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Time (s)</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Additive Pickup</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2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40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8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3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2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36</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ultiplicative Pickup</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0.61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91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8.83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00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3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2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34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9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0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9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29</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4.53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14.67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32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8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40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197.364</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46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31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8.17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1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40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24.25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39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09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85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5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5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2.53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3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61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06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0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99</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56</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0.90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39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7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6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6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330.700</w:t>
            </w:r>
          </w:p>
        </w:tc>
      </w:tr>
      <w:tr w:rsidR="00D53701" w:rsidRPr="00855FA7" w:rsidTr="00A81BF9">
        <w:trPr>
          <w:trHeight w:val="288"/>
        </w:trPr>
        <w:tc>
          <w:tcPr>
            <w:tcW w:w="0" w:type="auto"/>
            <w:tcBorders>
              <w:top w:val="nil"/>
              <w:left w:val="nil"/>
              <w:bottom w:val="double" w:sz="4" w:space="0" w:color="auto"/>
              <w:right w:val="nil"/>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lastRenderedPageBreak/>
              <w:t>SVR</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rsidR="00D53701" w:rsidRPr="00A81F31" w:rsidRDefault="00D53701"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21.096</w:t>
            </w:r>
          </w:p>
        </w:tc>
      </w:tr>
    </w:tbl>
    <w:p w:rsidR="00CD429C" w:rsidRDefault="00CD429C" w:rsidP="003C287C">
      <w:pPr>
        <w:pStyle w:val="PARAIndent"/>
      </w:pPr>
    </w:p>
    <w:p w:rsidR="00BC5F81" w:rsidRDefault="003C287C" w:rsidP="00BC5F81">
      <w:pPr>
        <w:pStyle w:val="PARAIndent"/>
        <w:spacing w:after="120"/>
        <w:ind w:firstLine="202"/>
      </w:pPr>
      <w:r w:rsidRPr="00524C3F">
        <w:t>To test H2, we build models with all existed ROHs on the realized booking curve. The models here for additive pickup and multiplicative pickup are identical to models where only the newest ROH is used</w:t>
      </w:r>
      <w:r w:rsidR="006D2178" w:rsidRPr="00524C3F">
        <w:t xml:space="preserve">. As a result, </w:t>
      </w:r>
      <w:r w:rsidR="00524C3F" w:rsidRPr="00524C3F">
        <w:t xml:space="preserve">both pickup models and regression perform superior in this experiment. Machine learning models overall still have lower biases, while regression has the lowest MAE of 5.252 followed by SVR with 5.339. Multiplicative pickup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second 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rsidR="00BC5F81" w:rsidRDefault="00BC5F81" w:rsidP="00BC5F81">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Therefore, we partially reject H2 which believes that machine learning models generate superior results since regression has decent performance as well. </w:t>
      </w:r>
    </w:p>
    <w:p w:rsidR="00BC5F81" w:rsidRDefault="00BC5F81"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 (</w:t>
      </w:r>
      <w:r w:rsidRPr="00460A89">
        <w:rPr>
          <w:highlight w:val="yellow"/>
        </w:rPr>
        <w:t>low gamma value, far reach, lower weight to the near-boundary vectors, more linear; vice versa</w:t>
      </w:r>
      <w:r>
        <w:t xml:space="preserve">). This procedure can be largely different depends on the specific case and computation power. </w:t>
      </w:r>
    </w:p>
    <w:p w:rsidR="00923894" w:rsidRDefault="00923894" w:rsidP="00923894">
      <w:pPr>
        <w:pStyle w:val="PARAIndent"/>
      </w:pPr>
      <w:r>
        <w:t xml:space="preserve">To dig deeper into the model performances changing with time, we visualize the performance of five models which perform well considering all metric: regression, SVR, additive pickup, and Random Forest. The longer the prediction window, the higher error metrics. </w:t>
      </w:r>
      <w:r>
        <w:t xml:space="preserve">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p>
    <w:p w:rsidR="00BC5F81" w:rsidRDefault="00833509" w:rsidP="00322182">
      <w:pPr>
        <w:pStyle w:val="PARAIndent"/>
        <w:spacing w:after="120"/>
        <w:ind w:firstLine="0"/>
      </w:pPr>
      <w:r>
        <w:rPr>
          <w:noProof/>
        </w:rPr>
        <w:drawing>
          <wp:anchor distT="0" distB="0" distL="114300" distR="114300" simplePos="0" relativeHeight="251660288" behindDoc="1" locked="0" layoutInCell="1" allowOverlap="1" wp14:anchorId="54D6BC48" wp14:editId="4D01F76A">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rsidR="00E46205" w:rsidRPr="00BC5F81" w:rsidRDefault="00E46205" w:rsidP="00E46205">
      <w:pPr>
        <w:pStyle w:val="FigCaption"/>
        <w:rPr>
          <w:bCs w:val="0"/>
          <w:color w:val="00629B"/>
        </w:rPr>
      </w:pPr>
      <w:r w:rsidRPr="00B06847">
        <w:rPr>
          <w:rStyle w:val="CaptionColor"/>
        </w:rPr>
        <w:t>FIGURE</w:t>
      </w:r>
      <w:r w:rsidRPr="00B7110A">
        <w:rPr>
          <w:rStyle w:val="CaptionColor"/>
        </w:rPr>
        <w:t xml:space="preserve"> </w:t>
      </w:r>
      <w:r w:rsidR="00972A51">
        <w:rPr>
          <w:rStyle w:val="CaptionColor"/>
        </w:rPr>
        <w:t>4</w:t>
      </w:r>
      <w:r w:rsidRPr="00B7110A">
        <w:rPr>
          <w:rStyle w:val="CaptionColor"/>
        </w:rPr>
        <w:t>.</w:t>
      </w:r>
      <w:r>
        <w:rPr>
          <w:rFonts w:ascii="MS Gothic" w:eastAsia="MS Gothic" w:hAnsi="MS Gothic" w:cs="MS Gothic" w:hint="eastAsia"/>
        </w:rPr>
        <w:t> </w:t>
      </w:r>
      <w:r w:rsidRPr="00486E60">
        <w:t xml:space="preserve"> </w:t>
      </w:r>
    </w:p>
    <w:p w:rsidR="00972A51" w:rsidRDefault="00972A51" w:rsidP="00E46205">
      <w:pPr>
        <w:pStyle w:val="FigCaption"/>
        <w:spacing w:before="0"/>
      </w:pPr>
      <w:r>
        <w:t xml:space="preserve">Model Performances </w:t>
      </w:r>
      <w:r w:rsidR="00121C39">
        <w:t xml:space="preserve">of Predicting Hotel Demand using the Newest ROHs </w:t>
      </w:r>
      <w:r>
        <w:t>by Forecasting Window.</w:t>
      </w:r>
    </w:p>
    <w:p w:rsidR="00E46205" w:rsidRPr="00B54AA7" w:rsidRDefault="00972A51"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pickup, reg = regression, rf = random forest, </w:t>
      </w:r>
      <w:proofErr w:type="spellStart"/>
      <w:r w:rsidR="00146C9B">
        <w:rPr>
          <w:b w:val="0"/>
          <w:bCs w:val="0"/>
        </w:rPr>
        <w:t>svr</w:t>
      </w:r>
      <w:proofErr w:type="spellEnd"/>
      <w:r w:rsidR="00146C9B">
        <w:rPr>
          <w:b w:val="0"/>
          <w:bCs w:val="0"/>
        </w:rPr>
        <w:t xml:space="preserve"> = support vector machine</w:t>
      </w:r>
      <w:r w:rsidR="00B54AA7">
        <w:rPr>
          <w:b w:val="0"/>
          <w:bCs w:val="0"/>
        </w:rPr>
        <w:t>, DBA=days before arrival</w:t>
      </w:r>
    </w:p>
    <w:p w:rsidR="00923894" w:rsidRDefault="00923894" w:rsidP="00923894">
      <w:pPr>
        <w:pStyle w:val="PARAIndent"/>
        <w:ind w:firstLine="0"/>
      </w:pPr>
    </w:p>
    <w:p w:rsidR="00121C39" w:rsidRDefault="00121C39" w:rsidP="00121C39">
      <w:pPr>
        <w:pStyle w:val="PARAIndent"/>
        <w:spacing w:after="120"/>
        <w:ind w:firstLine="202"/>
      </w:pPr>
      <w:r>
        <w:rPr>
          <w:noProof/>
        </w:rPr>
        <w:lastRenderedPageBreak/>
        <w:drawing>
          <wp:anchor distT="0" distB="0" distL="114300" distR="114300" simplePos="0" relativeHeight="251662336" behindDoc="1" locked="0" layoutInCell="1" allowOverlap="1" wp14:anchorId="25EB40B5" wp14:editId="4D1E1B06">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rsidR="00121C39" w:rsidRPr="00BC5F81" w:rsidRDefault="00121C39" w:rsidP="00121C39">
      <w:pPr>
        <w:pStyle w:val="FigCaption"/>
        <w:rPr>
          <w:bCs w:val="0"/>
          <w:color w:val="00629B"/>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p>
    <w:p w:rsidR="00121C39" w:rsidRDefault="00121C39" w:rsidP="00121C39">
      <w:pPr>
        <w:pStyle w:val="FigCaption"/>
        <w:spacing w:before="0"/>
      </w:pPr>
      <w:r>
        <w:t xml:space="preserve">Model Performances of Predicting Hotel Demand using </w:t>
      </w:r>
      <w:r>
        <w:t>All ROH</w:t>
      </w:r>
      <w:r>
        <w:t>s</w:t>
      </w:r>
      <w:r>
        <w:t xml:space="preserve"> on the booking curve</w:t>
      </w:r>
      <w:r>
        <w:t xml:space="preserve"> by Forecasting Window.</w:t>
      </w:r>
    </w:p>
    <w:p w:rsidR="00121C39" w:rsidRPr="00B54AA7" w:rsidRDefault="00121C39"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pickup, reg = regression, rf = random forest, </w:t>
      </w:r>
      <w:proofErr w:type="spellStart"/>
      <w:r>
        <w:rPr>
          <w:b w:val="0"/>
          <w:bCs w:val="0"/>
        </w:rPr>
        <w:t>svr</w:t>
      </w:r>
      <w:proofErr w:type="spellEnd"/>
      <w:r>
        <w:rPr>
          <w:b w:val="0"/>
          <w:bCs w:val="0"/>
        </w:rPr>
        <w:t xml:space="preserve"> = support vector machine, DBA=days before arrival</w:t>
      </w:r>
    </w:p>
    <w:p w:rsidR="00BC0692" w:rsidRDefault="00322182" w:rsidP="00BC0692">
      <w:pPr>
        <w:pStyle w:val="PARAIndent"/>
        <w:ind w:firstLine="0"/>
      </w:pPr>
      <w:r>
        <w:t xml:space="preserve">For cases where all ROHs on the booking curves are used, </w:t>
      </w:r>
      <w:r w:rsidR="00F72D1D">
        <w:t>the differences are less significant between models.</w:t>
      </w:r>
      <w:r w:rsidR="003941A1">
        <w:t xml:space="preserve"> Both random forest and SVR underestimate the demand in the 7-day window and have higher ME than additive pickup and regression. </w:t>
      </w:r>
      <w:r w:rsidR="006B6B9E">
        <w:t>However, random forest and SVR indeed perform better in terms of MPEs. Even though random forest and SVR show slightly superiority in MAPE especially from the 7-30 days’ window, there is no visually distinguishable differences. Similar</w:t>
      </w:r>
      <w:r w:rsidR="003E1928">
        <w:t xml:space="preserve"> </w:t>
      </w:r>
      <w:r w:rsidR="006B6B9E">
        <w:t xml:space="preserve">as the last experiment, all models have similar variances increasing with booking window length. </w:t>
      </w:r>
    </w:p>
    <w:p w:rsidR="003C3D65" w:rsidRDefault="003C3D65" w:rsidP="00460A89">
      <w:pPr>
        <w:pStyle w:val="H1NoSpace"/>
      </w:pPr>
    </w:p>
    <w:p w:rsidR="00460A89" w:rsidRDefault="00460A89" w:rsidP="00460A89">
      <w:pPr>
        <w:pStyle w:val="H1NoSpace"/>
      </w:pPr>
      <w:r>
        <w:t>CONCLUSIONS AND DISCUSSIONS</w:t>
      </w:r>
    </w:p>
    <w:p w:rsidR="00C951DC" w:rsidRDefault="009E6EE0"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EF5756">
        <w:t xml:space="preserve">Able to capture the </w:t>
      </w:r>
      <w:r w:rsidR="00C951DC">
        <w:t>complicated</w:t>
      </w:r>
      <w:r w:rsidR="00EF5756">
        <w:t xml:space="preserve"> relationships between the newest ROHs and final arrivals, m</w:t>
      </w:r>
      <w:r w:rsidR="006D3B38">
        <w:t xml:space="preserve">achine learning models are capable of </w:t>
      </w:r>
      <w:r w:rsidR="00C951DC">
        <w:t xml:space="preserve">fit the non-parametric relations and improve forecasting performances. </w:t>
      </w:r>
    </w:p>
    <w:p w:rsidR="00C4118E" w:rsidRDefault="00C951DC" w:rsidP="00405BA3">
      <w:pPr>
        <w:pStyle w:val="PARAIndent"/>
      </w:pPr>
      <w:r>
        <w:t xml:space="preserve">However, this improvement only appears when the newest ROHs are used. It is to our surprise that </w:t>
      </w:r>
      <w:r w:rsidR="00405BA3">
        <w:t xml:space="preserve">machine learning models do not show significant superiority when the whole booking curve (e.g. all existed ROHs) are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ve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rsidR="003E1928" w:rsidRDefault="00B142A0" w:rsidP="00405BA3">
      <w:pPr>
        <w:pStyle w:val="PARAIndent"/>
      </w:pPr>
      <w:r>
        <w:t xml:space="preserve">Cross-validation, </w:t>
      </w:r>
      <w:r w:rsidR="00D92D5D">
        <w:t xml:space="preserve">an approach which randomly split the current data then receptively build the model upon data subsets, can make up the challenge of parameter selection for machine learning. </w:t>
      </w:r>
      <w:r w:rsidR="00F2788F">
        <w:t>One of the machine learning models, the SVR, have higher accuracy and lower biases when predicting future demands than classic pickup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statistics background to apply. Given the </w:t>
      </w:r>
      <w:r w:rsidR="00957654">
        <w:t xml:space="preserve">normality of the hotel industry, we do not recommend </w:t>
      </w:r>
      <w:r w:rsidR="00625012">
        <w:t xml:space="preserve">this approach to be blindly applied in the daily management even machine learning is a hype concept in recent years. </w:t>
      </w:r>
    </w:p>
    <w:p w:rsidR="00A30F11" w:rsidRDefault="00625012" w:rsidP="00625012">
      <w:pPr>
        <w:pStyle w:val="PARAIndent"/>
      </w:pPr>
      <w:r>
        <w:t xml:space="preserve">We do suggest researchers and practitioners utilize the insights from this current research. </w:t>
      </w:r>
      <w:r w:rsidR="003417E0">
        <w:t>Regression models, as a combination of both additive pickup and multiplicative pickup, always have better performances than the two each.</w:t>
      </w:r>
      <w:r>
        <w:t xml:space="preserve"> </w:t>
      </w:r>
      <w:r w:rsidR="003417E0">
        <w:t>A</w:t>
      </w:r>
      <w:r w:rsidR="00881AA0">
        <w:t>dditive pickup model</w:t>
      </w:r>
      <w:r w:rsidR="00C10AB5">
        <w:t xml:space="preserve"> is</w:t>
      </w:r>
      <w:r w:rsidR="00881AA0">
        <w:t xml:space="preserve"> suitable for situations that there’s no significant changes between today and future. Therefore, for properties or areas </w:t>
      </w:r>
      <w:r w:rsidR="00C10AB5">
        <w:t xml:space="preserve">the hotel demand is usually regular and stable, additive pickup might be a good option. </w:t>
      </w:r>
      <w:r>
        <w:t>M</w:t>
      </w:r>
      <w:r w:rsidR="00C10AB5">
        <w:t xml:space="preserve">ultiplicative pickup model, </w:t>
      </w:r>
      <w:r w:rsidR="00291D49">
        <w:t>on the other hand, is more unstable, especially in far future forecast. Given the multiplier is small when booking window is long, multiplicative pickup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rsidR="00A30F11">
        <w:t xml:space="preserve">value-worthy to use regression models as the go-to approach. </w:t>
      </w:r>
    </w:p>
    <w:p w:rsidR="00C10AB5" w:rsidRPr="009E6EE0" w:rsidRDefault="00A30F11" w:rsidP="00625012">
      <w:pPr>
        <w:pStyle w:val="PARAIndent"/>
      </w:pPr>
      <w:r>
        <w:lastRenderedPageBreak/>
        <w:t xml:space="preserve">For researcher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feature engineering and parameter selection to improve the performances of machine learning.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6D2178" w:rsidRDefault="00D6550C" w:rsidP="00D6550C">
      <w:pPr>
        <w:pStyle w:val="PARAIndent"/>
        <w:sectPr w:rsidR="006D2178" w:rsidSect="00D53701">
          <w:type w:val="continuous"/>
          <w:pgSz w:w="11520" w:h="15660" w:code="1"/>
          <w:pgMar w:top="1300" w:right="740" w:bottom="1040" w:left="740" w:header="360" w:footer="640" w:gutter="0"/>
          <w:cols w:space="400"/>
          <w:docGrid w:linePitch="360"/>
        </w:sectPr>
      </w:pPr>
      <w:r w:rsidRPr="00D6550C">
        <w:fldChar w:fldCharType="end"/>
      </w:r>
    </w:p>
    <w:p w:rsidR="00CA2988" w:rsidRDefault="00CA2988" w:rsidP="00CA2988">
      <w:pPr>
        <w:pStyle w:val="PARA"/>
      </w:pPr>
    </w:p>
    <w:p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D1542" w:rsidRDefault="005D1542">
      <w:r>
        <w:separator/>
      </w:r>
    </w:p>
  </w:endnote>
  <w:endnote w:type="continuationSeparator" w:id="0">
    <w:p w:rsidR="005D1542" w:rsidRDefault="005D1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B979BB" w:rsidRDefault="00A81BF9"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B979BB" w:rsidRDefault="00A81BF9"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D1542" w:rsidRDefault="005D1542">
      <w:r>
        <w:separator/>
      </w:r>
    </w:p>
  </w:footnote>
  <w:footnote w:type="continuationSeparator" w:id="0">
    <w:p w:rsidR="005D1542" w:rsidRDefault="005D15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E721A9" w:rsidRDefault="00A81BF9"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4447"/>
    <w:rsid w:val="000E6012"/>
    <w:rsid w:val="000F25D7"/>
    <w:rsid w:val="0010090B"/>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4A06"/>
    <w:rsid w:val="0014000F"/>
    <w:rsid w:val="00140146"/>
    <w:rsid w:val="00141D98"/>
    <w:rsid w:val="00146C9B"/>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62C"/>
    <w:rsid w:val="001955E9"/>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2416"/>
    <w:rsid w:val="00253CFC"/>
    <w:rsid w:val="002560D8"/>
    <w:rsid w:val="00275282"/>
    <w:rsid w:val="00277705"/>
    <w:rsid w:val="0028303E"/>
    <w:rsid w:val="00285B40"/>
    <w:rsid w:val="00285DD4"/>
    <w:rsid w:val="00287705"/>
    <w:rsid w:val="00291D49"/>
    <w:rsid w:val="002928B6"/>
    <w:rsid w:val="00294F1C"/>
    <w:rsid w:val="00295093"/>
    <w:rsid w:val="002967D4"/>
    <w:rsid w:val="002A000F"/>
    <w:rsid w:val="002A048A"/>
    <w:rsid w:val="002A14BA"/>
    <w:rsid w:val="002A1D04"/>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7315"/>
    <w:rsid w:val="00420CA6"/>
    <w:rsid w:val="00422716"/>
    <w:rsid w:val="0042338B"/>
    <w:rsid w:val="00437318"/>
    <w:rsid w:val="004409C3"/>
    <w:rsid w:val="004423FC"/>
    <w:rsid w:val="0044242A"/>
    <w:rsid w:val="00442439"/>
    <w:rsid w:val="00442B4C"/>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4B13"/>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67B3"/>
    <w:rsid w:val="004E1441"/>
    <w:rsid w:val="004F105E"/>
    <w:rsid w:val="004F2C2F"/>
    <w:rsid w:val="004F7211"/>
    <w:rsid w:val="004F7580"/>
    <w:rsid w:val="004F7DF3"/>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1542"/>
    <w:rsid w:val="005D3ACC"/>
    <w:rsid w:val="005D6C52"/>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F2B5E"/>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51D9F"/>
    <w:rsid w:val="00754771"/>
    <w:rsid w:val="007573E5"/>
    <w:rsid w:val="00757A59"/>
    <w:rsid w:val="00765478"/>
    <w:rsid w:val="00765EFC"/>
    <w:rsid w:val="00767D54"/>
    <w:rsid w:val="0077043A"/>
    <w:rsid w:val="00777554"/>
    <w:rsid w:val="00777FC6"/>
    <w:rsid w:val="007821A6"/>
    <w:rsid w:val="0078331C"/>
    <w:rsid w:val="00785008"/>
    <w:rsid w:val="007858CC"/>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236B"/>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C2D"/>
    <w:rsid w:val="00837684"/>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4000"/>
    <w:rsid w:val="0086403E"/>
    <w:rsid w:val="00865D5B"/>
    <w:rsid w:val="008773E5"/>
    <w:rsid w:val="00881AA0"/>
    <w:rsid w:val="00881AEC"/>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0638F"/>
    <w:rsid w:val="00911CA6"/>
    <w:rsid w:val="0091745E"/>
    <w:rsid w:val="009233F5"/>
    <w:rsid w:val="00923894"/>
    <w:rsid w:val="00926D5C"/>
    <w:rsid w:val="009360D1"/>
    <w:rsid w:val="009364DE"/>
    <w:rsid w:val="00947BF1"/>
    <w:rsid w:val="00950F2C"/>
    <w:rsid w:val="009512A7"/>
    <w:rsid w:val="009543EE"/>
    <w:rsid w:val="00957654"/>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525"/>
    <w:rsid w:val="00A34F5B"/>
    <w:rsid w:val="00A36342"/>
    <w:rsid w:val="00A363BD"/>
    <w:rsid w:val="00A42896"/>
    <w:rsid w:val="00A42EF6"/>
    <w:rsid w:val="00A43179"/>
    <w:rsid w:val="00A44011"/>
    <w:rsid w:val="00A44937"/>
    <w:rsid w:val="00A44E05"/>
    <w:rsid w:val="00A4771A"/>
    <w:rsid w:val="00A47A82"/>
    <w:rsid w:val="00A50D78"/>
    <w:rsid w:val="00A52005"/>
    <w:rsid w:val="00A53223"/>
    <w:rsid w:val="00A57BE7"/>
    <w:rsid w:val="00A6563F"/>
    <w:rsid w:val="00A67F48"/>
    <w:rsid w:val="00A704D5"/>
    <w:rsid w:val="00A70752"/>
    <w:rsid w:val="00A75C80"/>
    <w:rsid w:val="00A7774E"/>
    <w:rsid w:val="00A81BF9"/>
    <w:rsid w:val="00A81F31"/>
    <w:rsid w:val="00A834F1"/>
    <w:rsid w:val="00A86654"/>
    <w:rsid w:val="00A86C97"/>
    <w:rsid w:val="00A86DE0"/>
    <w:rsid w:val="00A86E28"/>
    <w:rsid w:val="00A92AC5"/>
    <w:rsid w:val="00A93E28"/>
    <w:rsid w:val="00AA236B"/>
    <w:rsid w:val="00AA701D"/>
    <w:rsid w:val="00AB4207"/>
    <w:rsid w:val="00AB65F6"/>
    <w:rsid w:val="00AC26D1"/>
    <w:rsid w:val="00AD0FD6"/>
    <w:rsid w:val="00AD7994"/>
    <w:rsid w:val="00AE31C7"/>
    <w:rsid w:val="00AE3911"/>
    <w:rsid w:val="00AE3E20"/>
    <w:rsid w:val="00AE709A"/>
    <w:rsid w:val="00AF5C1A"/>
    <w:rsid w:val="00AF7E75"/>
    <w:rsid w:val="00B00868"/>
    <w:rsid w:val="00B06847"/>
    <w:rsid w:val="00B07042"/>
    <w:rsid w:val="00B071FD"/>
    <w:rsid w:val="00B1245E"/>
    <w:rsid w:val="00B142A0"/>
    <w:rsid w:val="00B159DB"/>
    <w:rsid w:val="00B21C52"/>
    <w:rsid w:val="00B24F0E"/>
    <w:rsid w:val="00B26903"/>
    <w:rsid w:val="00B342ED"/>
    <w:rsid w:val="00B40077"/>
    <w:rsid w:val="00B42160"/>
    <w:rsid w:val="00B45A43"/>
    <w:rsid w:val="00B45D4C"/>
    <w:rsid w:val="00B54AA7"/>
    <w:rsid w:val="00B5501D"/>
    <w:rsid w:val="00B55A3C"/>
    <w:rsid w:val="00B61668"/>
    <w:rsid w:val="00B6360C"/>
    <w:rsid w:val="00B65BFB"/>
    <w:rsid w:val="00B70AB8"/>
    <w:rsid w:val="00B7110A"/>
    <w:rsid w:val="00B73845"/>
    <w:rsid w:val="00B7694D"/>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0692"/>
    <w:rsid w:val="00BC1036"/>
    <w:rsid w:val="00BC2D8F"/>
    <w:rsid w:val="00BC4302"/>
    <w:rsid w:val="00BC5F81"/>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07E08"/>
    <w:rsid w:val="00C10AB5"/>
    <w:rsid w:val="00C1435D"/>
    <w:rsid w:val="00C162ED"/>
    <w:rsid w:val="00C202C1"/>
    <w:rsid w:val="00C24FC8"/>
    <w:rsid w:val="00C2639C"/>
    <w:rsid w:val="00C263CC"/>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77D45"/>
    <w:rsid w:val="00C8361D"/>
    <w:rsid w:val="00C86220"/>
    <w:rsid w:val="00C868DA"/>
    <w:rsid w:val="00C93054"/>
    <w:rsid w:val="00C935B6"/>
    <w:rsid w:val="00C951DC"/>
    <w:rsid w:val="00C95A94"/>
    <w:rsid w:val="00CA0618"/>
    <w:rsid w:val="00CA2547"/>
    <w:rsid w:val="00CA2988"/>
    <w:rsid w:val="00CA2EC3"/>
    <w:rsid w:val="00CA4724"/>
    <w:rsid w:val="00CA69AA"/>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1CF4"/>
    <w:rsid w:val="00D42162"/>
    <w:rsid w:val="00D44556"/>
    <w:rsid w:val="00D45F11"/>
    <w:rsid w:val="00D45F7B"/>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7E8F"/>
    <w:rsid w:val="00D81728"/>
    <w:rsid w:val="00D828C6"/>
    <w:rsid w:val="00D909D1"/>
    <w:rsid w:val="00D91FF4"/>
    <w:rsid w:val="00D92D5D"/>
    <w:rsid w:val="00D92E7E"/>
    <w:rsid w:val="00D95FC4"/>
    <w:rsid w:val="00D965FD"/>
    <w:rsid w:val="00D96DFE"/>
    <w:rsid w:val="00DB0143"/>
    <w:rsid w:val="00DB6449"/>
    <w:rsid w:val="00DB7966"/>
    <w:rsid w:val="00DC59D1"/>
    <w:rsid w:val="00DC671A"/>
    <w:rsid w:val="00DC7D0F"/>
    <w:rsid w:val="00DD2B2D"/>
    <w:rsid w:val="00DD6641"/>
    <w:rsid w:val="00DE0E3E"/>
    <w:rsid w:val="00DE168E"/>
    <w:rsid w:val="00DE1D66"/>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51795"/>
    <w:rsid w:val="00E5277A"/>
    <w:rsid w:val="00E52C2E"/>
    <w:rsid w:val="00E53B52"/>
    <w:rsid w:val="00E56295"/>
    <w:rsid w:val="00E632AC"/>
    <w:rsid w:val="00E6491A"/>
    <w:rsid w:val="00E66762"/>
    <w:rsid w:val="00E721A9"/>
    <w:rsid w:val="00E75D00"/>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756"/>
    <w:rsid w:val="00EF5FD4"/>
    <w:rsid w:val="00F00C3D"/>
    <w:rsid w:val="00F01801"/>
    <w:rsid w:val="00F035C6"/>
    <w:rsid w:val="00F06E6E"/>
    <w:rsid w:val="00F114D1"/>
    <w:rsid w:val="00F11CFC"/>
    <w:rsid w:val="00F17FA4"/>
    <w:rsid w:val="00F21756"/>
    <w:rsid w:val="00F22CEC"/>
    <w:rsid w:val="00F2502E"/>
    <w:rsid w:val="00F2743A"/>
    <w:rsid w:val="00F275B8"/>
    <w:rsid w:val="00F2788F"/>
    <w:rsid w:val="00F30EB0"/>
    <w:rsid w:val="00F35BA4"/>
    <w:rsid w:val="00F374DD"/>
    <w:rsid w:val="00F419EF"/>
    <w:rsid w:val="00F4270A"/>
    <w:rsid w:val="00F451D8"/>
    <w:rsid w:val="00F45366"/>
    <w:rsid w:val="00F479DE"/>
    <w:rsid w:val="00F5116C"/>
    <w:rsid w:val="00F51EC5"/>
    <w:rsid w:val="00F53B86"/>
    <w:rsid w:val="00F56BA9"/>
    <w:rsid w:val="00F572C7"/>
    <w:rsid w:val="00F62237"/>
    <w:rsid w:val="00F639C8"/>
    <w:rsid w:val="00F70DB5"/>
    <w:rsid w:val="00F710F9"/>
    <w:rsid w:val="00F72ACD"/>
    <w:rsid w:val="00F72D1D"/>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46844A"/>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711423120">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826124189">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0</TotalTime>
  <Pages>9</Pages>
  <Words>5759</Words>
  <Characters>3283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8514</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17</cp:revision>
  <cp:lastPrinted>2017-09-13T20:58:00Z</cp:lastPrinted>
  <dcterms:created xsi:type="dcterms:W3CDTF">2020-06-18T13:35:00Z</dcterms:created>
  <dcterms:modified xsi:type="dcterms:W3CDTF">2020-07-1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